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0FE6F6" w14:textId="113194D5" w:rsidR="0006604B" w:rsidRPr="00A31F1D" w:rsidRDefault="00212CF3" w:rsidP="0006604B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Supplementary File1a</w:t>
      </w:r>
      <w:r w:rsidR="0006604B">
        <w:rPr>
          <w:rFonts w:ascii="Arial" w:hAnsi="Arial" w:cs="Arial"/>
          <w:b/>
          <w:bCs/>
          <w:sz w:val="24"/>
          <w:szCs w:val="24"/>
        </w:rPr>
        <w:t>.</w:t>
      </w:r>
      <w:r w:rsidR="0006604B" w:rsidRPr="00A31F1D">
        <w:rPr>
          <w:rFonts w:ascii="Arial" w:hAnsi="Arial" w:cs="Arial"/>
          <w:b/>
          <w:bCs/>
          <w:sz w:val="24"/>
          <w:szCs w:val="24"/>
        </w:rPr>
        <w:t xml:space="preserve"> MICU1 effect on MCU</w:t>
      </w:r>
      <w:r w:rsidR="00686269" w:rsidRPr="00686269">
        <w:rPr>
          <w:rFonts w:ascii="Arial" w:hAnsi="Arial" w:cs="Arial"/>
          <w:b/>
          <w:bCs/>
          <w:sz w:val="24"/>
          <w:szCs w:val="24"/>
          <w:vertAlign w:val="subscript"/>
        </w:rPr>
        <w:t>cx</w:t>
      </w:r>
      <w:r w:rsidR="0006604B" w:rsidRPr="00A31F1D">
        <w:rPr>
          <w:rFonts w:ascii="Arial" w:hAnsi="Arial" w:cs="Arial"/>
          <w:b/>
          <w:bCs/>
          <w:sz w:val="24"/>
          <w:szCs w:val="24"/>
        </w:rPr>
        <w:t xml:space="preserve"> as determined by previous electrophysiological experiments.</w:t>
      </w:r>
    </w:p>
    <w:tbl>
      <w:tblPr>
        <w:tblStyle w:val="TableGrid"/>
        <w:tblpPr w:leftFromText="180" w:rightFromText="180" w:vertAnchor="text" w:horzAnchor="margin" w:tblpXSpec="center" w:tblpY="454"/>
        <w:tblW w:w="8820" w:type="dxa"/>
        <w:tblLook w:val="04A0" w:firstRow="1" w:lastRow="0" w:firstColumn="1" w:lastColumn="0" w:noHBand="0" w:noVBand="1"/>
      </w:tblPr>
      <w:tblGrid>
        <w:gridCol w:w="4675"/>
        <w:gridCol w:w="2165"/>
        <w:gridCol w:w="1980"/>
      </w:tblGrid>
      <w:tr w:rsidR="0006604B" w:rsidRPr="00A31F1D" w14:paraId="417D669E" w14:textId="77777777" w:rsidTr="001C3951">
        <w:tc>
          <w:tcPr>
            <w:tcW w:w="4675" w:type="dxa"/>
            <w:vMerge w:val="restart"/>
          </w:tcPr>
          <w:p w14:paraId="201C5997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Citation</w:t>
            </w:r>
          </w:p>
        </w:tc>
        <w:tc>
          <w:tcPr>
            <w:tcW w:w="4145" w:type="dxa"/>
            <w:gridSpan w:val="2"/>
          </w:tcPr>
          <w:p w14:paraId="7AA5B0D2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MCU current</w:t>
            </w:r>
          </w:p>
        </w:tc>
      </w:tr>
      <w:tr w:rsidR="0006604B" w:rsidRPr="00A31F1D" w14:paraId="0C64FEC1" w14:textId="77777777" w:rsidTr="001C3951">
        <w:tc>
          <w:tcPr>
            <w:tcW w:w="4675" w:type="dxa"/>
            <w:vMerge/>
          </w:tcPr>
          <w:p w14:paraId="02D69ED5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2165" w:type="dxa"/>
          </w:tcPr>
          <w:p w14:paraId="7E980646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Low [Ca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</w:rPr>
              <w:t>2+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]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bscript"/>
              </w:rPr>
              <w:t>cyto</w:t>
            </w:r>
          </w:p>
        </w:tc>
        <w:tc>
          <w:tcPr>
            <w:tcW w:w="1980" w:type="dxa"/>
          </w:tcPr>
          <w:p w14:paraId="2935B4C7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High [Ca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</w:rPr>
              <w:t>2+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]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bscript"/>
              </w:rPr>
              <w:t>cyto</w:t>
            </w:r>
          </w:p>
        </w:tc>
      </w:tr>
      <w:tr w:rsidR="0006604B" w:rsidRPr="00A31F1D" w14:paraId="2BD0FADA" w14:textId="77777777" w:rsidTr="001C3951">
        <w:tc>
          <w:tcPr>
            <w:tcW w:w="4675" w:type="dxa"/>
          </w:tcPr>
          <w:p w14:paraId="198DD808" w14:textId="77777777" w:rsidR="0006604B" w:rsidRPr="00830C09" w:rsidRDefault="0006604B" w:rsidP="001C3951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Ib2ZmbWFuPC9BdXRob3I+PFllYXI+MjAxMzwvWWVhcj48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Ib2ZmbWFuPC9BdXRob3I+PFllYXI+MjAxMzwvWWVhcj48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A31F1D">
              <w:rPr>
                <w:rFonts w:ascii="Arial" w:hAnsi="Arial" w:cs="Arial"/>
                <w:sz w:val="24"/>
                <w:szCs w:val="24"/>
              </w:rPr>
            </w:r>
            <w:r w:rsidRPr="00A31F1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Hoffman et al., 2013)</w:t>
            </w:r>
            <w:r w:rsidRPr="00A31F1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5" w:type="dxa"/>
          </w:tcPr>
          <w:p w14:paraId="71A55AEF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80" w:type="dxa"/>
          </w:tcPr>
          <w:p w14:paraId="6F9E6D38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</w:tr>
      <w:tr w:rsidR="0006604B" w:rsidRPr="00A31F1D" w14:paraId="403760DE" w14:textId="77777777" w:rsidTr="001C3951">
        <w:tc>
          <w:tcPr>
            <w:tcW w:w="4675" w:type="dxa"/>
          </w:tcPr>
          <w:p w14:paraId="0B343A44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QYXRyb248L0F1dGhvcj48WWVhcj4yMDE0PC9ZZWFyPjxS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QYXRyb248L0F1dGhvcj48WWVhcj4yMDE0PC9ZZWFyPjxS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A31F1D">
              <w:rPr>
                <w:rFonts w:ascii="Arial" w:hAnsi="Arial" w:cs="Arial"/>
                <w:sz w:val="24"/>
                <w:szCs w:val="24"/>
              </w:rPr>
            </w:r>
            <w:r w:rsidRPr="00A31F1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Patron et al., 2014)</w:t>
            </w:r>
            <w:r w:rsidRPr="00A31F1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14:paraId="6DABF79A" w14:textId="77777777" w:rsidR="0006604B" w:rsidRPr="00E61C53" w:rsidRDefault="0006604B" w:rsidP="001C3951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E61C53">
              <w:rPr>
                <w:rFonts w:ascii="Arial" w:hAnsi="Arial" w:cs="Arial"/>
              </w:rPr>
              <w:t>Lipid bilayer experiments;</w:t>
            </w:r>
          </w:p>
          <w:p w14:paraId="7946B1EC" w14:textId="77777777" w:rsidR="0006604B" w:rsidRPr="00E61C53" w:rsidRDefault="0006604B" w:rsidP="001C3951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E61C53">
              <w:rPr>
                <w:rFonts w:ascii="Arial" w:hAnsi="Arial" w:cs="Arial"/>
              </w:rPr>
              <w:t>EMRE subunit, essential for MCU activity and MICU1 interaction, was absent</w:t>
            </w:r>
          </w:p>
          <w:p w14:paraId="2824A8FE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165" w:type="dxa"/>
          </w:tcPr>
          <w:p w14:paraId="2173CE4D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14:paraId="72BE1206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No effect</w:t>
            </w:r>
          </w:p>
        </w:tc>
        <w:tc>
          <w:tcPr>
            <w:tcW w:w="1980" w:type="dxa"/>
          </w:tcPr>
          <w:p w14:paraId="00C656E9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14:paraId="5400DD51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Activation</w:t>
            </w:r>
          </w:p>
        </w:tc>
      </w:tr>
      <w:tr w:rsidR="0006604B" w:rsidRPr="00A31F1D" w14:paraId="3EE09F3B" w14:textId="77777777" w:rsidTr="001C3951">
        <w:tc>
          <w:tcPr>
            <w:tcW w:w="4675" w:type="dxa"/>
          </w:tcPr>
          <w:p w14:paraId="278BEDEE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WYWlzPC9BdXRob3I+PFllYXI+MjAxNjwvWWVhcj48UmVj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WYWlzPC9BdXRob3I+PFllYXI+MjAxNjwvWWVhcj48UmVj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A31F1D">
              <w:rPr>
                <w:rFonts w:ascii="Arial" w:hAnsi="Arial" w:cs="Arial"/>
                <w:sz w:val="24"/>
                <w:szCs w:val="24"/>
              </w:rPr>
            </w:r>
            <w:r w:rsidRPr="00A31F1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Vais et al., 2016)</w:t>
            </w:r>
            <w:r w:rsidRPr="00A31F1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5" w:type="dxa"/>
          </w:tcPr>
          <w:p w14:paraId="3E338FAA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80" w:type="dxa"/>
          </w:tcPr>
          <w:p w14:paraId="5B1B3C2E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No change</w:t>
            </w:r>
          </w:p>
        </w:tc>
      </w:tr>
      <w:tr w:rsidR="0006604B" w:rsidRPr="00A31F1D" w14:paraId="42EC58A7" w14:textId="77777777" w:rsidTr="001C3951">
        <w:tc>
          <w:tcPr>
            <w:tcW w:w="4675" w:type="dxa"/>
          </w:tcPr>
          <w:p w14:paraId="4A497133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LYW1lcjwvQXV0aG9yPjxZZWFyPjIwMTg8L1llYXI+PFJl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LYW1lcjwvQXV0aG9yPjxZZWFyPjIwMTg8L1llYXI+PFJl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A31F1D">
              <w:rPr>
                <w:rFonts w:ascii="Arial" w:hAnsi="Arial" w:cs="Arial"/>
                <w:sz w:val="24"/>
                <w:szCs w:val="24"/>
              </w:rPr>
            </w:r>
            <w:r w:rsidRPr="00A31F1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Kamer et al., 2018)</w:t>
            </w:r>
            <w:r w:rsidRPr="00A31F1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5" w:type="dxa"/>
          </w:tcPr>
          <w:p w14:paraId="7E889867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80" w:type="dxa"/>
          </w:tcPr>
          <w:p w14:paraId="594B9051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No change</w:t>
            </w:r>
          </w:p>
        </w:tc>
      </w:tr>
    </w:tbl>
    <w:p w14:paraId="0011E7B9" w14:textId="77777777" w:rsidR="0006604B" w:rsidRPr="00A31F1D" w:rsidRDefault="0006604B" w:rsidP="0006604B">
      <w:pPr>
        <w:spacing w:line="360" w:lineRule="auto"/>
        <w:rPr>
          <w:rFonts w:ascii="Arial" w:hAnsi="Arial" w:cs="Arial"/>
          <w:b/>
          <w:bCs/>
          <w:sz w:val="20"/>
          <w:szCs w:val="20"/>
          <w:u w:val="single"/>
        </w:rPr>
      </w:pPr>
    </w:p>
    <w:p w14:paraId="49F34AA5" w14:textId="1C1E92CA" w:rsidR="0006604B" w:rsidRPr="00A31F1D" w:rsidRDefault="0006604B" w:rsidP="0006604B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A31F1D">
        <w:rPr>
          <w:rFonts w:ascii="Arial" w:hAnsi="Arial" w:cs="Arial"/>
          <w:b/>
          <w:bCs/>
          <w:sz w:val="24"/>
          <w:szCs w:val="24"/>
        </w:rPr>
        <w:br w:type="page"/>
      </w:r>
      <w:r w:rsidR="00212CF3">
        <w:rPr>
          <w:rFonts w:ascii="Arial" w:hAnsi="Arial" w:cs="Arial"/>
          <w:b/>
          <w:bCs/>
          <w:sz w:val="24"/>
          <w:szCs w:val="24"/>
        </w:rPr>
        <w:lastRenderedPageBreak/>
        <w:t>Supplementary File1</w:t>
      </w:r>
      <w:r w:rsidR="00D4647C">
        <w:rPr>
          <w:rFonts w:ascii="Arial" w:hAnsi="Arial" w:cs="Arial"/>
          <w:b/>
          <w:bCs/>
          <w:sz w:val="24"/>
          <w:szCs w:val="24"/>
        </w:rPr>
        <w:t>b</w:t>
      </w:r>
      <w:r>
        <w:rPr>
          <w:rFonts w:ascii="Arial" w:hAnsi="Arial" w:cs="Arial"/>
          <w:b/>
          <w:bCs/>
          <w:sz w:val="24"/>
          <w:szCs w:val="24"/>
        </w:rPr>
        <w:t>.</w:t>
      </w:r>
      <w:r w:rsidRPr="00A31F1D">
        <w:rPr>
          <w:rFonts w:ascii="Arial" w:hAnsi="Arial" w:cs="Arial"/>
          <w:b/>
          <w:bCs/>
          <w:sz w:val="24"/>
          <w:szCs w:val="24"/>
        </w:rPr>
        <w:t xml:space="preserve"> MICU1 effect on MCU</w:t>
      </w:r>
      <w:r w:rsidR="00686269" w:rsidRPr="00686269">
        <w:rPr>
          <w:rFonts w:ascii="Arial" w:hAnsi="Arial" w:cs="Arial"/>
          <w:b/>
          <w:bCs/>
          <w:sz w:val="24"/>
          <w:szCs w:val="24"/>
          <w:vertAlign w:val="subscript"/>
        </w:rPr>
        <w:t>cx</w:t>
      </w:r>
      <w:r w:rsidRPr="00A31F1D">
        <w:rPr>
          <w:rFonts w:ascii="Arial" w:hAnsi="Arial" w:cs="Arial"/>
          <w:b/>
          <w:bCs/>
          <w:sz w:val="24"/>
          <w:szCs w:val="24"/>
        </w:rPr>
        <w:t xml:space="preserve"> as determined by previous Ca</w:t>
      </w:r>
      <w:r w:rsidRPr="00A31F1D">
        <w:rPr>
          <w:rFonts w:ascii="Arial" w:hAnsi="Arial" w:cs="Arial"/>
          <w:b/>
          <w:bCs/>
          <w:sz w:val="24"/>
          <w:szCs w:val="24"/>
          <w:vertAlign w:val="superscript"/>
        </w:rPr>
        <w:t>2+</w:t>
      </w:r>
      <w:r w:rsidRPr="00A31F1D">
        <w:rPr>
          <w:rFonts w:ascii="Arial" w:hAnsi="Arial" w:cs="Arial"/>
          <w:b/>
          <w:bCs/>
          <w:sz w:val="24"/>
          <w:szCs w:val="24"/>
        </w:rPr>
        <w:t xml:space="preserve"> imaging experiments.</w:t>
      </w:r>
    </w:p>
    <w:p w14:paraId="15837CC1" w14:textId="77777777" w:rsidR="0006604B" w:rsidRPr="00A31F1D" w:rsidRDefault="0006604B" w:rsidP="0006604B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</w:p>
    <w:tbl>
      <w:tblPr>
        <w:tblStyle w:val="TableGrid"/>
        <w:tblW w:w="0" w:type="auto"/>
        <w:tblInd w:w="852" w:type="dxa"/>
        <w:tblLook w:val="04A0" w:firstRow="1" w:lastRow="0" w:firstColumn="1" w:lastColumn="0" w:noHBand="0" w:noVBand="1"/>
      </w:tblPr>
      <w:tblGrid>
        <w:gridCol w:w="3463"/>
        <w:gridCol w:w="2160"/>
        <w:gridCol w:w="1890"/>
      </w:tblGrid>
      <w:tr w:rsidR="0006604B" w:rsidRPr="00A31F1D" w14:paraId="32BA3133" w14:textId="77777777" w:rsidTr="001C3951">
        <w:tc>
          <w:tcPr>
            <w:tcW w:w="3463" w:type="dxa"/>
            <w:vMerge w:val="restart"/>
          </w:tcPr>
          <w:p w14:paraId="7055ACEF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Reference</w:t>
            </w:r>
          </w:p>
        </w:tc>
        <w:tc>
          <w:tcPr>
            <w:tcW w:w="4050" w:type="dxa"/>
            <w:gridSpan w:val="2"/>
          </w:tcPr>
          <w:p w14:paraId="21D84F34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Effect of MICU1 on </w:t>
            </w:r>
          </w:p>
          <w:p w14:paraId="02633378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mitochondrial Ca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</w:rPr>
              <w:t>2+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uptake</w:t>
            </w:r>
          </w:p>
        </w:tc>
      </w:tr>
      <w:tr w:rsidR="0006604B" w:rsidRPr="00A31F1D" w14:paraId="00F5FED9" w14:textId="77777777" w:rsidTr="001C3951">
        <w:tc>
          <w:tcPr>
            <w:tcW w:w="3463" w:type="dxa"/>
            <w:vMerge/>
          </w:tcPr>
          <w:p w14:paraId="2BFE4A9F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2160" w:type="dxa"/>
          </w:tcPr>
          <w:p w14:paraId="55817F1E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Low [Ca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</w:rPr>
              <w:t>2+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]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bscript"/>
              </w:rPr>
              <w:t>cyto</w:t>
            </w:r>
          </w:p>
        </w:tc>
        <w:tc>
          <w:tcPr>
            <w:tcW w:w="1890" w:type="dxa"/>
          </w:tcPr>
          <w:p w14:paraId="63F67511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High [Ca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</w:rPr>
              <w:t>2+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</w:rPr>
              <w:t>]</w:t>
            </w:r>
            <w:r w:rsidRPr="00A31F1D">
              <w:rPr>
                <w:rFonts w:ascii="Arial" w:hAnsi="Arial" w:cs="Arial"/>
                <w:b/>
                <w:bCs/>
                <w:sz w:val="24"/>
                <w:szCs w:val="24"/>
                <w:vertAlign w:val="subscript"/>
              </w:rPr>
              <w:t>cyto</w:t>
            </w:r>
          </w:p>
        </w:tc>
      </w:tr>
      <w:tr w:rsidR="0006604B" w:rsidRPr="00A31F1D" w14:paraId="59119842" w14:textId="77777777" w:rsidTr="001C3951">
        <w:tc>
          <w:tcPr>
            <w:tcW w:w="3463" w:type="dxa"/>
          </w:tcPr>
          <w:p w14:paraId="783E6CFF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xsaWxhbmthcmFtYW48L0F1dGhvcj48WWVhcj4yMDEy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xsaWxhbmthcmFtYW48L0F1dGhvcj48WWVhcj4yMDEy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Mallilankaraman et al., 2012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0DE86C40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288D8AC6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No effect</w:t>
            </w:r>
          </w:p>
        </w:tc>
      </w:tr>
      <w:tr w:rsidR="0006604B" w:rsidRPr="00A31F1D" w14:paraId="69506425" w14:textId="77777777" w:rsidTr="001C3951">
        <w:tc>
          <w:tcPr>
            <w:tcW w:w="3463" w:type="dxa"/>
          </w:tcPr>
          <w:p w14:paraId="130AFD03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Ib2ZmbWFuPC9BdXRob3I+PFllYXI+MjAxMzwvWWVhcj48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Ib2ZmbWFuPC9BdXRob3I+PFllYXI+MjAxMzwvWWVhcj48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Hoffman et al., 2013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2799182F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3741907A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</w:tr>
      <w:tr w:rsidR="0006604B" w:rsidRPr="00A31F1D" w14:paraId="5312AF2B" w14:textId="77777777" w:rsidTr="001C3951">
        <w:tc>
          <w:tcPr>
            <w:tcW w:w="3463" w:type="dxa"/>
          </w:tcPr>
          <w:p w14:paraId="4C1ED8C0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QbG92YW5pY2g8L0F1dGhvcj48WWVhcj4yMDEzPC9ZZWFy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QbG92YW5pY2g8L0F1dGhvcj48WWVhcj4yMDEzPC9ZZWFy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Plovanich et al., 2013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566E1A83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890" w:type="dxa"/>
          </w:tcPr>
          <w:p w14:paraId="58FBE87B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Activation</w:t>
            </w:r>
          </w:p>
        </w:tc>
      </w:tr>
      <w:tr w:rsidR="0006604B" w:rsidRPr="00A31F1D" w14:paraId="655A4C03" w14:textId="77777777" w:rsidTr="001C3951">
        <w:tc>
          <w:tcPr>
            <w:tcW w:w="3463" w:type="dxa"/>
          </w:tcPr>
          <w:p w14:paraId="0ED6E176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Dc29yZGFzPC9BdXRob3I+PFllYXI+MjAxMzwvWWVhcj48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Dc29yZGFzPC9BdXRob3I+PFllYXI+MjAxMzwvWWVhcj48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Csordas et al., 2013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6494215D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21D0E127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Activation</w:t>
            </w:r>
          </w:p>
        </w:tc>
      </w:tr>
      <w:tr w:rsidR="0006604B" w:rsidRPr="00A31F1D" w14:paraId="3BA9DC03" w14:textId="77777777" w:rsidTr="001C3951">
        <w:tc>
          <w:tcPr>
            <w:tcW w:w="3463" w:type="dxa"/>
          </w:tcPr>
          <w:p w14:paraId="54230DCB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kZSBsYSBGdWVudGU8L0F1dGhvcj48WWVhcj4yMDE0PC9Z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kZSBsYSBGdWVudGU8L0F1dGhvcj48WWVhcj4yMDE0PC9Z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de la Fuente et al., 2014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5FD50481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0A1AA7F3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Activation</w:t>
            </w:r>
          </w:p>
        </w:tc>
      </w:tr>
      <w:tr w:rsidR="0006604B" w:rsidRPr="00A31F1D" w14:paraId="5DD4D0D6" w14:textId="77777777" w:rsidTr="001C3951">
        <w:tc>
          <w:tcPr>
            <w:tcW w:w="3463" w:type="dxa"/>
          </w:tcPr>
          <w:p w14:paraId="7E6A248B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LYW1lcjwvQXV0aG9yPjxZZWFyPjIwMTQ8L1llYXI+PFJl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LYW1lcjwvQXV0aG9yPjxZZWFyPjIwMTQ8L1llYXI+PFJl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Kamer and Mootha, 2014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4908F74F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780473A1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06604B" w:rsidRPr="00A31F1D" w14:paraId="6BF5B610" w14:textId="77777777" w:rsidTr="001C3951">
        <w:tc>
          <w:tcPr>
            <w:tcW w:w="3463" w:type="dxa"/>
          </w:tcPr>
          <w:p w14:paraId="485C8A91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Mb2dhbjwvQXV0aG9yPjxZZWFyPjIwMTQ8L1llYXI+PFJl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Mb2dhbjwvQXV0aG9yPjxZZWFyPjIwMTQ8L1llYXI+PFJl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Logan et al., 2014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213CBAF0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31DC4FFF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No effect</w:t>
            </w:r>
          </w:p>
        </w:tc>
      </w:tr>
      <w:tr w:rsidR="0006604B" w:rsidRPr="00A31F1D" w14:paraId="0DAECE25" w14:textId="77777777" w:rsidTr="001C3951">
        <w:tc>
          <w:tcPr>
            <w:tcW w:w="3463" w:type="dxa"/>
          </w:tcPr>
          <w:p w14:paraId="4C566824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QYXRyb248L0F1dGhvcj48WWVhcj4yMDE0PC9ZZWFyPjxS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QYXRyb248L0F1dGhvcj48WWVhcj4yMDE0PC9ZZWFyPjxS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Patron et al., 2014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29E60F50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79E6288E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</w:tr>
      <w:tr w:rsidR="0006604B" w:rsidRPr="00A31F1D" w14:paraId="616006B2" w14:textId="77777777" w:rsidTr="001C3951">
        <w:tc>
          <w:tcPr>
            <w:tcW w:w="3463" w:type="dxa"/>
          </w:tcPr>
          <w:p w14:paraId="06270CFB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IYWxsPC9BdXRob3I+PFllYXI+MjAxNDwvWWVhcj48UmVj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IYWxsPC9BdXRob3I+PFllYXI+MjAxNDwvWWVhcj48UmVj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Hall et al., 2014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23299AC1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890" w:type="dxa"/>
          </w:tcPr>
          <w:p w14:paraId="0E229FFB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</w:tr>
      <w:tr w:rsidR="0006604B" w:rsidRPr="00A31F1D" w14:paraId="6E9BCFD5" w14:textId="77777777" w:rsidTr="001C3951">
        <w:tc>
          <w:tcPr>
            <w:tcW w:w="3463" w:type="dxa"/>
          </w:tcPr>
          <w:p w14:paraId="3BEDC271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BbnRvbnk8L0F1dGhvcj48WWVhcj4yMDE2PC9ZZWFyPjxS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BbnRvbnk8L0F1dGhvcj48WWVhcj4yMDE2PC9ZZWFyPjxS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Antony et al., 2016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2B49327B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322272D3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Activation</w:t>
            </w:r>
          </w:p>
        </w:tc>
      </w:tr>
      <w:tr w:rsidR="0006604B" w:rsidRPr="00A31F1D" w14:paraId="004DD894" w14:textId="77777777" w:rsidTr="001C3951">
        <w:tc>
          <w:tcPr>
            <w:tcW w:w="3463" w:type="dxa"/>
          </w:tcPr>
          <w:p w14:paraId="6A810DA5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MaXU8L0F1dGhvcj48WWVhcj4yMDE2PC9ZZWFyPjxSZWNO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MaXU8L0F1dGhvcj48WWVhcj4yMDE2PC9ZZWFyPjxSZWNO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Liu et al., 2016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73F5691A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28CDF572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Activation</w:t>
            </w:r>
          </w:p>
        </w:tc>
      </w:tr>
      <w:tr w:rsidR="0006604B" w:rsidRPr="00A31F1D" w14:paraId="4FDDA955" w14:textId="77777777" w:rsidTr="001C3951">
        <w:tc>
          <w:tcPr>
            <w:tcW w:w="3463" w:type="dxa"/>
          </w:tcPr>
          <w:p w14:paraId="457A6827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aG9zYWxlPC9BdXRob3I+PFllYXI+MjAxNzwvWWVhcj48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aG9zYWxlPC9BdXRob3I+PFllYXI+MjAxNzwvWWVhcj48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Bhosale et al., 2017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03FA7777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3AC5C32F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06604B" w:rsidRPr="00A31F1D" w14:paraId="01653B3B" w14:textId="77777777" w:rsidTr="001C3951">
        <w:tc>
          <w:tcPr>
            <w:tcW w:w="3463" w:type="dxa"/>
          </w:tcPr>
          <w:p w14:paraId="05B5F1C2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LYW1lcjwvQXV0aG9yPjxZZWFyPjIwMTc8L1llYXI+PFJl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LYW1lcjwvQXV0aG9yPjxZZWFyPjIwMTc8L1llYXI+PFJl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7A47D8">
              <w:rPr>
                <w:rFonts w:ascii="Arial" w:hAnsi="Arial" w:cs="Arial"/>
                <w:sz w:val="24"/>
                <w:szCs w:val="24"/>
              </w:rPr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Kamer et al., 2017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300844B8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484104E2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06604B" w:rsidRPr="00A31F1D" w14:paraId="512000E9" w14:textId="77777777" w:rsidTr="001C3951">
        <w:tc>
          <w:tcPr>
            <w:tcW w:w="3463" w:type="dxa"/>
          </w:tcPr>
          <w:p w14:paraId="239DF3D8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Paillard&lt;/Author&gt;&lt;Year&gt;2018&lt;/Year&gt;&lt;RecNum&gt;2681&lt;/RecNum&gt;&lt;DisplayText&gt;(Paillard et al., 2018)&lt;/DisplayText&gt;&lt;record&gt;&lt;rec-number&gt;2681&lt;/rec-number&gt;&lt;foreign-keys&gt;&lt;key app="EN" db-id="02pe59vavve9fkezfa7v25dpdwxtzeet2xft" timestamp="1557010167"&gt;2681&lt;/key&gt;&lt;/foreign-keys&gt;&lt;ref-type name="Journal Article"&gt;17&lt;/ref-type&gt;&lt;contributors&gt;&lt;authors&gt;&lt;author&gt;Paillard, M.&lt;/author&gt;&lt;author&gt;Csordas, G.&lt;/author&gt;&lt;author&gt;Huang, K. T.&lt;/author&gt;&lt;author&gt;Varnai, P.&lt;/author&gt;&lt;author&gt;Joseph, S. K.&lt;/author&gt;&lt;author&gt;Hajnoczky, G.&lt;/author&gt;&lt;/authors&gt;&lt;/contributors&gt;&lt;auth-address&gt;MitoCare Center, Department of Pathology, Anatomy and Cell Biology, Thomas Jefferson University, Philadelphia, PA 19107, USA.&amp;#xD;Department of Physiology, Semmelweis University, Budapest, 1094 Hungary.&amp;#xD;MitoCare Center, Department of Pathology, Anatomy and Cell Biology, Thomas Jefferson University, Philadelphia, PA 19107, USA. Electronic address: gyorgy.hajnoczky@jefferson.edu.&lt;/auth-address&gt;&lt;titles&gt;&lt;title&gt;MICU1 Interacts with the D-Ring of the MCU Pore to Control Its Ca(2+) Flux and Sensitivity to Ru360&lt;/title&gt;&lt;secondary-title&gt;Mol Cell&lt;/secondary-title&gt;&lt;/titles&gt;&lt;periodical&gt;&lt;full-title&gt;Mol Cell&lt;/full-title&gt;&lt;abbr-1&gt;Mol Cell&lt;/abbr-1&gt;&lt;/periodical&gt;&lt;pages&gt;778-785 e3&lt;/pages&gt;&lt;volume&gt;72&lt;/volume&gt;&lt;number&gt;4&lt;/number&gt;&lt;edition&gt;2018/11/21&lt;/edition&gt;&lt;keywords&gt;&lt;keyword&gt;*Ca(2+) uptake&lt;/keyword&gt;&lt;keyword&gt;*calcium signaling&lt;/keyword&gt;&lt;keyword&gt;*cooperativity&lt;/keyword&gt;&lt;keyword&gt;*mitochondria&lt;/keyword&gt;&lt;keyword&gt;*oxidative stress&lt;/keyword&gt;&lt;keyword&gt;*threshold&lt;/keyword&gt;&lt;/keywords&gt;&lt;dates&gt;&lt;year&gt;2018&lt;/year&gt;&lt;pub-dates&gt;&lt;date&gt;Nov 15&lt;/date&gt;&lt;/pub-dates&gt;&lt;/dates&gt;&lt;isbn&gt;1097-4164 (Electronic)&amp;#xD;1097-2765 (Linking)&lt;/isbn&gt;&lt;accession-num&gt;30454562&lt;/accession-num&gt;&lt;urls&gt;&lt;related-urls&gt;&lt;url&gt;https://www.ncbi.nlm.nih.gov/pubmed/30454562&lt;/url&gt;&lt;url&gt;https://www.sciencedirect.com/science/article/pii/S109727651830755X?via%3Dihub&lt;/url&gt;&lt;/related-urls&gt;&lt;/urls&gt;&lt;custom2&gt;PMC6251499&lt;/custom2&gt;&lt;electronic-resource-num&gt;10.1016/j.molcel.2018.09.008&lt;/electronic-resource-num&gt;&lt;/record&gt;&lt;/Cite&gt;&lt;/EndNote&gt;</w:instrTex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Paillard et al., 2018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7DA05BCA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0BEE542D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Activation</w:t>
            </w:r>
          </w:p>
        </w:tc>
      </w:tr>
      <w:tr w:rsidR="0006604B" w:rsidRPr="00A31F1D" w14:paraId="78306791" w14:textId="77777777" w:rsidTr="001C3951">
        <w:tc>
          <w:tcPr>
            <w:tcW w:w="3463" w:type="dxa"/>
          </w:tcPr>
          <w:p w14:paraId="53CFDE2F" w14:textId="77777777" w:rsidR="0006604B" w:rsidRPr="007A47D8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A47D8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Phillips&lt;/Author&gt;&lt;Year&gt;2019&lt;/Year&gt;&lt;RecNum&gt;2680&lt;/RecNum&gt;&lt;DisplayText&gt;(Phillips et al., 2019)&lt;/DisplayText&gt;&lt;record&gt;&lt;rec-number&gt;2680&lt;/rec-number&gt;&lt;foreign-keys&gt;&lt;key app="EN" db-id="02pe59vavve9fkezfa7v25dpdwxtzeet2xft" timestamp="1557010027"&gt;2680&lt;/key&gt;&lt;/foreign-keys&gt;&lt;ref-type name="Journal Article"&gt;17&lt;/ref-type&gt;&lt;contributors&gt;&lt;authors&gt;&lt;author&gt;Phillips, C. B.&lt;/author&gt;&lt;author&gt;Tsai, C. W.&lt;/author&gt;&lt;author&gt;Tsai, M. F.&lt;/author&gt;&lt;/authors&gt;&lt;/contributors&gt;&lt;auth-address&gt;Department of Biochemistry, Brandeis University, Waltham, United States.&amp;#xD;Department of Physiology and Biophysics, University of Colorado Anschutz Medical Campus, Aurora, United States.&lt;/auth-address&gt;&lt;titles&gt;&lt;title&gt;The conserved aspartate ring of MCU mediates MICU1 binding and regulation in the mitochondrial calcium uniporter complex&lt;/title&gt;&lt;secondary-title&gt;Elife&lt;/secondary-title&gt;&lt;/titles&gt;&lt;periodical&gt;&lt;full-title&gt;Elife&lt;/full-title&gt;&lt;abbr-1&gt;eLife&lt;/abbr-1&gt;&lt;/periodical&gt;&lt;volume&gt;8&lt;/volume&gt;&lt;edition&gt;2019/01/15&lt;/edition&gt;&lt;keywords&gt;&lt;keyword&gt;biochemistry&lt;/keyword&gt;&lt;keyword&gt;chemical biology&lt;/keyword&gt;&lt;keyword&gt;intracellular calcium signaling&lt;/keyword&gt;&lt;keyword&gt;ion channels&lt;/keyword&gt;&lt;keyword&gt;membrane transport&lt;/keyword&gt;&lt;keyword&gt;mitochondrial calcium&lt;/keyword&gt;&lt;keyword&gt;mitochondrial physiology&lt;/keyword&gt;&lt;keyword&gt;molecular biophysics&lt;/keyword&gt;&lt;keyword&gt;none&lt;/keyword&gt;&lt;keyword&gt;structural biology&lt;/keyword&gt;&lt;/keywords&gt;&lt;dates&gt;&lt;year&gt;2019&lt;/year&gt;&lt;pub-dates&gt;&lt;date&gt;Jan 15&lt;/date&gt;&lt;/pub-dates&gt;&lt;/dates&gt;&lt;isbn&gt;2050-084X (Electronic)&amp;#xD;2050-084X (Linking)&lt;/isbn&gt;&lt;accession-num&gt;30638448&lt;/accession-num&gt;&lt;urls&gt;&lt;related-urls&gt;&lt;url&gt;https://www.ncbi.nlm.nih.gov/pubmed/30638448&lt;/url&gt;&lt;url&gt;https://www.ncbi.nlm.nih.gov/pmc/articles/PMC6347451/pdf/elife-41112.pdf&lt;/url&gt;&lt;/related-urls&gt;&lt;/urls&gt;&lt;custom2&gt;PMC6347451&lt;/custom2&gt;&lt;electronic-resource-num&gt;10.7554/eLife.41112&lt;/electronic-resource-num&gt;&lt;/record&gt;&lt;/Cite&gt;&lt;/EndNote&gt;</w:instrTex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Phillips et al., 2019)</w:t>
            </w:r>
            <w:r w:rsidRPr="007A47D8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</w:tcPr>
          <w:p w14:paraId="688B8E5C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31F1D">
              <w:rPr>
                <w:rFonts w:ascii="Arial" w:hAnsi="Arial" w:cs="Arial"/>
                <w:sz w:val="24"/>
                <w:szCs w:val="24"/>
              </w:rPr>
              <w:t>Inhibition</w:t>
            </w:r>
          </w:p>
        </w:tc>
        <w:tc>
          <w:tcPr>
            <w:tcW w:w="1890" w:type="dxa"/>
          </w:tcPr>
          <w:p w14:paraId="4CE13EBB" w14:textId="77777777" w:rsidR="0006604B" w:rsidRPr="00A31F1D" w:rsidRDefault="0006604B" w:rsidP="001C3951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</w:tbl>
    <w:p w14:paraId="6D2B2D4C" w14:textId="74022B7F" w:rsidR="0006604B" w:rsidRDefault="0006604B">
      <w:pPr>
        <w:rPr>
          <w:rFonts w:ascii="Arial" w:hAnsi="Arial" w:cs="Arial"/>
          <w:b/>
          <w:bCs/>
          <w:u w:val="single"/>
        </w:rPr>
      </w:pPr>
    </w:p>
    <w:p w14:paraId="43E9E556" w14:textId="77777777" w:rsidR="008575A2" w:rsidRDefault="008575A2">
      <w:pPr>
        <w:rPr>
          <w:rFonts w:ascii="Arial" w:hAnsi="Arial" w:cs="Arial"/>
          <w:b/>
          <w:bCs/>
          <w:u w:val="single"/>
        </w:rPr>
      </w:pPr>
    </w:p>
    <w:p w14:paraId="78012D26" w14:textId="77777777" w:rsidR="0006604B" w:rsidRDefault="0006604B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39EADF8E" w14:textId="124B90DD" w:rsidR="008575A2" w:rsidRPr="009D7C25" w:rsidRDefault="004D0006">
      <w:pPr>
        <w:rPr>
          <w:rFonts w:ascii="Arial" w:hAnsi="Arial" w:cs="Arial"/>
          <w:b/>
          <w:bCs/>
        </w:rPr>
      </w:pPr>
      <w:r w:rsidRPr="009D7C25">
        <w:rPr>
          <w:rFonts w:ascii="Arial" w:hAnsi="Arial" w:cs="Arial"/>
          <w:b/>
          <w:bCs/>
        </w:rPr>
        <w:lastRenderedPageBreak/>
        <w:t>REFERENCES</w:t>
      </w:r>
    </w:p>
    <w:p w14:paraId="0613B6D4" w14:textId="77777777" w:rsidR="00830C09" w:rsidRDefault="00830C09">
      <w:pPr>
        <w:rPr>
          <w:rFonts w:ascii="Arial" w:hAnsi="Arial" w:cs="Arial"/>
          <w:b/>
          <w:bCs/>
          <w:u w:val="single"/>
        </w:rPr>
      </w:pPr>
    </w:p>
    <w:p w14:paraId="2F6D6F5F" w14:textId="2552F28F" w:rsidR="00D548C4" w:rsidRPr="00D548C4" w:rsidRDefault="008575A2" w:rsidP="00D548C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548C4" w:rsidRPr="00D548C4">
        <w:t>Antony, A.N., Paillard, M., Moffat, C., Juskeviciute, E., Correnti, J., Bolon, B., Rubin, E., Csordas, G., Seifert, E.L., Hoek, J.B., et al. (2016). MICU1 regulation of mitochondrial Ca</w:t>
      </w:r>
      <w:r w:rsidR="00D548C4" w:rsidRPr="00070AD0">
        <w:rPr>
          <w:vertAlign w:val="superscript"/>
        </w:rPr>
        <w:t>2+</w:t>
      </w:r>
      <w:r w:rsidR="00D548C4" w:rsidRPr="00D548C4">
        <w:t xml:space="preserve"> uptake dictates survival and tissue regeneration. Nat Commun</w:t>
      </w:r>
      <w:r w:rsidR="00D548C4" w:rsidRPr="00D548C4">
        <w:rPr>
          <w:i/>
        </w:rPr>
        <w:t xml:space="preserve"> 7</w:t>
      </w:r>
      <w:r w:rsidR="00D548C4" w:rsidRPr="00D548C4">
        <w:t>, 10955.</w:t>
      </w:r>
    </w:p>
    <w:p w14:paraId="0BB348B0" w14:textId="77777777" w:rsidR="009A3E26" w:rsidRDefault="009A3E26" w:rsidP="00D548C4">
      <w:pPr>
        <w:pStyle w:val="EndNoteBibliography"/>
        <w:spacing w:after="0"/>
      </w:pPr>
    </w:p>
    <w:p w14:paraId="4E6B5D87" w14:textId="0867A861" w:rsidR="00D548C4" w:rsidRPr="00D548C4" w:rsidRDefault="00D548C4" w:rsidP="00D548C4">
      <w:pPr>
        <w:pStyle w:val="EndNoteBibliography"/>
        <w:spacing w:after="0"/>
      </w:pPr>
      <w:r w:rsidRPr="00D548C4">
        <w:t>Bhosale, G., Sharpe, J.A., Koh, A., Kouli, A., Szabadkai, G., and Duchen, M.R. (2017). Pathological consequences of MICU1 mutations on mitochondrial calcium signalling and bioenergetics. Biochim Biophys Acta Mol Cell Res</w:t>
      </w:r>
      <w:r w:rsidRPr="00D548C4">
        <w:rPr>
          <w:i/>
        </w:rPr>
        <w:t xml:space="preserve"> 1864</w:t>
      </w:r>
      <w:r w:rsidRPr="00D548C4">
        <w:t>, 1009-1017.</w:t>
      </w:r>
    </w:p>
    <w:p w14:paraId="0B6D87C4" w14:textId="77777777" w:rsidR="009A3E26" w:rsidRDefault="009A3E26" w:rsidP="00D548C4">
      <w:pPr>
        <w:pStyle w:val="EndNoteBibliography"/>
        <w:spacing w:after="0"/>
      </w:pPr>
    </w:p>
    <w:p w14:paraId="69AC61D3" w14:textId="5708E0CB" w:rsidR="00D548C4" w:rsidRPr="00D548C4" w:rsidRDefault="00D548C4" w:rsidP="00D548C4">
      <w:pPr>
        <w:pStyle w:val="EndNoteBibliography"/>
        <w:spacing w:after="0"/>
      </w:pPr>
      <w:r w:rsidRPr="00D548C4">
        <w:t>Csordas, G., Golenar, T., Seifert, E.L., Kamer, K.J., Sancak, Y., Perocchi, F., Moffat, C., Weaver, D., de la Fuente Perez, S., Bogorad, R., et al. (2013). MICU1 controls both the threshold and cooperative activation of the mitochondrial Ca</w:t>
      </w:r>
      <w:r w:rsidR="00070AD0" w:rsidRPr="00070AD0">
        <w:rPr>
          <w:vertAlign w:val="superscript"/>
        </w:rPr>
        <w:t>2+</w:t>
      </w:r>
      <w:r w:rsidRPr="00D548C4">
        <w:t xml:space="preserve"> uniporter. Cell metabolism</w:t>
      </w:r>
      <w:r w:rsidRPr="00D548C4">
        <w:rPr>
          <w:i/>
        </w:rPr>
        <w:t xml:space="preserve"> 17</w:t>
      </w:r>
      <w:r w:rsidRPr="00D548C4">
        <w:t>, 976-987.</w:t>
      </w:r>
    </w:p>
    <w:p w14:paraId="48075F66" w14:textId="77777777" w:rsidR="009A3E26" w:rsidRDefault="009A3E26" w:rsidP="00D548C4">
      <w:pPr>
        <w:pStyle w:val="EndNoteBibliography"/>
        <w:spacing w:after="0"/>
      </w:pPr>
    </w:p>
    <w:p w14:paraId="309362DC" w14:textId="03FE2613" w:rsidR="00D548C4" w:rsidRPr="00D548C4" w:rsidRDefault="00D548C4" w:rsidP="00D548C4">
      <w:pPr>
        <w:pStyle w:val="EndNoteBibliography"/>
        <w:spacing w:after="0"/>
      </w:pPr>
      <w:r w:rsidRPr="00D548C4">
        <w:t>de la Fuente, S., Matesanz-Isabel, J., Fonteriz, R.I., Montero, M., and Alvarez, J. (2014). Dynamics of mitochondrial Ca</w:t>
      </w:r>
      <w:r w:rsidRPr="00070AD0">
        <w:rPr>
          <w:vertAlign w:val="superscript"/>
        </w:rPr>
        <w:t>2+</w:t>
      </w:r>
      <w:r w:rsidRPr="00D548C4">
        <w:t xml:space="preserve"> uptake in MICU1-knockdown cells. Biochem J</w:t>
      </w:r>
      <w:r w:rsidRPr="00D548C4">
        <w:rPr>
          <w:i/>
        </w:rPr>
        <w:t xml:space="preserve"> 458</w:t>
      </w:r>
      <w:r w:rsidRPr="00D548C4">
        <w:t>, 33-40.</w:t>
      </w:r>
    </w:p>
    <w:p w14:paraId="0120D6B6" w14:textId="77777777" w:rsidR="009A3E26" w:rsidRDefault="009A3E26" w:rsidP="00D548C4">
      <w:pPr>
        <w:pStyle w:val="EndNoteBibliography"/>
        <w:spacing w:after="0"/>
      </w:pPr>
    </w:p>
    <w:p w14:paraId="322196C0" w14:textId="5DE3A43E" w:rsidR="00D548C4" w:rsidRPr="00D548C4" w:rsidRDefault="00D548C4" w:rsidP="00D548C4">
      <w:pPr>
        <w:pStyle w:val="EndNoteBibliography"/>
        <w:spacing w:after="0"/>
      </w:pPr>
      <w:r w:rsidRPr="00D548C4">
        <w:t>Hall, D.D., Wu, Y., Domann, F.E., Spitz, D.R., and Anderson, M.E. (2014). Mitochondrial calcium uniporter activity is dispensable for MDA-MB-231 breast carcinoma cell survival. PLoS One</w:t>
      </w:r>
      <w:r w:rsidRPr="00D548C4">
        <w:rPr>
          <w:i/>
        </w:rPr>
        <w:t xml:space="preserve"> 9</w:t>
      </w:r>
      <w:r w:rsidRPr="00D548C4">
        <w:t>, e96866.</w:t>
      </w:r>
    </w:p>
    <w:p w14:paraId="346A7C9D" w14:textId="77777777" w:rsidR="009A3E26" w:rsidRDefault="009A3E26" w:rsidP="00D548C4">
      <w:pPr>
        <w:pStyle w:val="EndNoteBibliography"/>
        <w:spacing w:after="0"/>
      </w:pPr>
    </w:p>
    <w:p w14:paraId="3B59D049" w14:textId="63D9C514" w:rsidR="00D548C4" w:rsidRPr="00D548C4" w:rsidRDefault="00D548C4" w:rsidP="00D548C4">
      <w:pPr>
        <w:pStyle w:val="EndNoteBibliography"/>
        <w:spacing w:after="0"/>
      </w:pPr>
      <w:r w:rsidRPr="00D548C4">
        <w:t>Hoffman, N.E., Chandramoorthy, H.C., Shamugapriya, S., Zhang, X., Rajan, S., Mallilankaraman, K., Gandhirajan, R.K., Vagnozzi, R.J., Ferrer, L.M., Sreekrishnanilayam, K., et al. (2013). MICU1 motifs define mitochondrial calcium uniporter binding and activity. Cell Rep</w:t>
      </w:r>
      <w:r w:rsidRPr="00D548C4">
        <w:rPr>
          <w:i/>
        </w:rPr>
        <w:t xml:space="preserve"> 5</w:t>
      </w:r>
      <w:r w:rsidRPr="00D548C4">
        <w:t>, 1576-1588.</w:t>
      </w:r>
    </w:p>
    <w:p w14:paraId="2684C248" w14:textId="77777777" w:rsidR="009A3E26" w:rsidRDefault="009A3E26" w:rsidP="00D548C4">
      <w:pPr>
        <w:pStyle w:val="EndNoteBibliography"/>
        <w:spacing w:after="0"/>
      </w:pPr>
    </w:p>
    <w:p w14:paraId="65649E80" w14:textId="69F85715" w:rsidR="00D548C4" w:rsidRPr="00D548C4" w:rsidRDefault="00D548C4" w:rsidP="00D548C4">
      <w:pPr>
        <w:pStyle w:val="EndNoteBibliography"/>
        <w:spacing w:after="0"/>
      </w:pPr>
      <w:r w:rsidRPr="00D548C4">
        <w:t>Kamer, K.J., Grabarek, Z., and Mootha, V.K. (2017). High-affinity cooperative Ca</w:t>
      </w:r>
      <w:r w:rsidRPr="00070AD0">
        <w:rPr>
          <w:vertAlign w:val="superscript"/>
        </w:rPr>
        <w:t>2+</w:t>
      </w:r>
      <w:r w:rsidRPr="00D548C4">
        <w:t xml:space="preserve"> binding by MICU1-MICU2 serves as an on-off switch for the uniporter. EMBO Rep</w:t>
      </w:r>
      <w:r w:rsidRPr="00D548C4">
        <w:rPr>
          <w:i/>
        </w:rPr>
        <w:t xml:space="preserve"> 18</w:t>
      </w:r>
      <w:r w:rsidRPr="00D548C4">
        <w:t>, 1397-1411.</w:t>
      </w:r>
    </w:p>
    <w:p w14:paraId="729466C6" w14:textId="77777777" w:rsidR="009A3E26" w:rsidRDefault="009A3E26" w:rsidP="00D548C4">
      <w:pPr>
        <w:pStyle w:val="EndNoteBibliography"/>
        <w:spacing w:after="0"/>
      </w:pPr>
    </w:p>
    <w:p w14:paraId="7F89DAA4" w14:textId="4E1E118F" w:rsidR="00D548C4" w:rsidRPr="00D548C4" w:rsidRDefault="00D548C4" w:rsidP="00D548C4">
      <w:pPr>
        <w:pStyle w:val="EndNoteBibliography"/>
        <w:spacing w:after="0"/>
      </w:pPr>
      <w:r w:rsidRPr="00D548C4">
        <w:t>Kamer, K.J., and Mootha, V.K. (2014). MICU1 and MICU2 play nonredundant roles in the regulation of the mitochondrial calcium uniporter. EMBO Rep</w:t>
      </w:r>
      <w:r w:rsidRPr="00D548C4">
        <w:rPr>
          <w:i/>
        </w:rPr>
        <w:t xml:space="preserve"> 15</w:t>
      </w:r>
      <w:r w:rsidRPr="00D548C4">
        <w:t>, 299-307.</w:t>
      </w:r>
    </w:p>
    <w:p w14:paraId="6DE407FE" w14:textId="77777777" w:rsidR="009A3E26" w:rsidRDefault="009A3E26" w:rsidP="00D548C4">
      <w:pPr>
        <w:pStyle w:val="EndNoteBibliography"/>
        <w:spacing w:after="0"/>
      </w:pPr>
    </w:p>
    <w:p w14:paraId="35579E4D" w14:textId="14B2AFCF" w:rsidR="00D548C4" w:rsidRPr="00D548C4" w:rsidRDefault="00D548C4" w:rsidP="00D548C4">
      <w:pPr>
        <w:pStyle w:val="EndNoteBibliography"/>
        <w:spacing w:after="0"/>
      </w:pPr>
      <w:r w:rsidRPr="00D548C4">
        <w:t>Kamer, K.J., Sancak, Y., Fomina, Y., Meisel, J.D., Chaudhuri, D., Grabarek, Z., and Mootha, V.K. (2018). MICU1 imparts the mitochondrial uniporter with the ability to discriminate between Ca</w:t>
      </w:r>
      <w:r w:rsidR="00070AD0" w:rsidRPr="00070AD0">
        <w:rPr>
          <w:vertAlign w:val="superscript"/>
        </w:rPr>
        <w:t>2+</w:t>
      </w:r>
      <w:r w:rsidRPr="00D548C4">
        <w:t xml:space="preserve"> and Mn</w:t>
      </w:r>
      <w:r w:rsidR="00070AD0" w:rsidRPr="00070AD0">
        <w:rPr>
          <w:vertAlign w:val="superscript"/>
        </w:rPr>
        <w:t>2+</w:t>
      </w:r>
      <w:r w:rsidRPr="00D548C4">
        <w:t>. Proc Natl Acad Sci U S A</w:t>
      </w:r>
      <w:r w:rsidRPr="00D548C4">
        <w:rPr>
          <w:i/>
        </w:rPr>
        <w:t xml:space="preserve"> 115</w:t>
      </w:r>
      <w:r w:rsidRPr="00D548C4">
        <w:t>, E7960-E7969.</w:t>
      </w:r>
    </w:p>
    <w:p w14:paraId="6B8E05A6" w14:textId="77777777" w:rsidR="009A3E26" w:rsidRDefault="009A3E26" w:rsidP="00D548C4">
      <w:pPr>
        <w:pStyle w:val="EndNoteBibliography"/>
        <w:spacing w:after="0"/>
      </w:pPr>
    </w:p>
    <w:p w14:paraId="77F24915" w14:textId="60139D7F" w:rsidR="00D548C4" w:rsidRPr="00D548C4" w:rsidRDefault="00D548C4" w:rsidP="00D548C4">
      <w:pPr>
        <w:pStyle w:val="EndNoteBibliography"/>
        <w:spacing w:after="0"/>
      </w:pPr>
      <w:r w:rsidRPr="00D548C4">
        <w:t>Liu, J.C., Liu, J., Holmstrom, K.M., Menazza, S., Parks, R.J., Fergusson, M.M., Yu, Z.X., Springer, D.A., Halsey, C., Liu, C., et al. (2016). MICU1 Serves as a Molecular Gatekeeper to Prevent In Vivo Mitochondrial Calcium Overload. Cell Rep</w:t>
      </w:r>
      <w:r w:rsidRPr="00D548C4">
        <w:rPr>
          <w:i/>
        </w:rPr>
        <w:t xml:space="preserve"> 16</w:t>
      </w:r>
      <w:r w:rsidRPr="00D548C4">
        <w:t>, 1561-1573.</w:t>
      </w:r>
    </w:p>
    <w:p w14:paraId="1B2DDE64" w14:textId="77777777" w:rsidR="009A3E26" w:rsidRDefault="009A3E26" w:rsidP="00D548C4">
      <w:pPr>
        <w:pStyle w:val="EndNoteBibliography"/>
        <w:spacing w:after="0"/>
      </w:pPr>
    </w:p>
    <w:p w14:paraId="534687C5" w14:textId="427B9C74" w:rsidR="00D548C4" w:rsidRPr="00D548C4" w:rsidRDefault="00D548C4" w:rsidP="00D548C4">
      <w:pPr>
        <w:pStyle w:val="EndNoteBibliography"/>
        <w:spacing w:after="0"/>
      </w:pPr>
      <w:r w:rsidRPr="00D548C4">
        <w:t>Logan, C.V., Szabadkai, G., Sharpe, J.A., Parry, D.A., Torelli, S., Childs, A.M., Kriek, M., Phadke, R., Johnson, C.A., Roberts, N.Y., et al. (2014). Loss-of-function mutations in MICU1 cause a brain and muscle disorder linked to primary alterations in mitochondrial calcium signaling. Nat Genet</w:t>
      </w:r>
      <w:r w:rsidRPr="00D548C4">
        <w:rPr>
          <w:i/>
        </w:rPr>
        <w:t xml:space="preserve"> 46</w:t>
      </w:r>
      <w:r w:rsidRPr="00D548C4">
        <w:t>, 188-193.</w:t>
      </w:r>
    </w:p>
    <w:p w14:paraId="69340DF1" w14:textId="77777777" w:rsidR="009A3E26" w:rsidRDefault="009A3E26" w:rsidP="00D548C4">
      <w:pPr>
        <w:pStyle w:val="EndNoteBibliography"/>
        <w:spacing w:after="0"/>
      </w:pPr>
    </w:p>
    <w:p w14:paraId="52E97FE6" w14:textId="0ADD868E" w:rsidR="00D548C4" w:rsidRPr="00D548C4" w:rsidRDefault="00D548C4" w:rsidP="00D548C4">
      <w:pPr>
        <w:pStyle w:val="EndNoteBibliography"/>
        <w:spacing w:after="0"/>
      </w:pPr>
      <w:r w:rsidRPr="00D548C4">
        <w:t>Mallilankaraman, K., Doonan, P., Cardenas, C., Chandramoorthy, H.C., Muller, M., Miller, R., Hoffman, N.E., Gandhirajan, R.K., Molgo, J., Birnbaum, M.J., et al. (2012). MICU1 is an essential gatekeeper for MCU-mediated mitochondrial Ca</w:t>
      </w:r>
      <w:r w:rsidR="00070AD0" w:rsidRPr="00070AD0">
        <w:rPr>
          <w:vertAlign w:val="superscript"/>
        </w:rPr>
        <w:t>2+</w:t>
      </w:r>
      <w:r w:rsidRPr="00D548C4">
        <w:t xml:space="preserve"> uptake that regulates cell survival. Cell</w:t>
      </w:r>
      <w:r w:rsidRPr="00D548C4">
        <w:rPr>
          <w:i/>
        </w:rPr>
        <w:t xml:space="preserve"> 151</w:t>
      </w:r>
      <w:r w:rsidRPr="00D548C4">
        <w:t>, 630-644.</w:t>
      </w:r>
    </w:p>
    <w:p w14:paraId="7F99F0EA" w14:textId="4C54938F" w:rsidR="00D548C4" w:rsidRPr="00D548C4" w:rsidRDefault="00D548C4" w:rsidP="00D548C4">
      <w:pPr>
        <w:pStyle w:val="EndNoteBibliography"/>
        <w:spacing w:after="0"/>
      </w:pPr>
      <w:r w:rsidRPr="00D548C4">
        <w:lastRenderedPageBreak/>
        <w:t>Paillard, M., Csordas, G., Huang, K.T., Varnai, P., Joseph, S.K., and Hajnoczky, G. (2018). MICU1 Interacts with the D-Ring of the MCU Pore to Control Its Ca</w:t>
      </w:r>
      <w:r w:rsidR="00070AD0" w:rsidRPr="00070AD0">
        <w:rPr>
          <w:vertAlign w:val="superscript"/>
        </w:rPr>
        <w:t>2+</w:t>
      </w:r>
      <w:r w:rsidRPr="00D548C4">
        <w:t xml:space="preserve"> Flux and Sensitivity to Ru360. Mol Cell</w:t>
      </w:r>
      <w:r w:rsidRPr="00D548C4">
        <w:rPr>
          <w:i/>
        </w:rPr>
        <w:t xml:space="preserve"> 72</w:t>
      </w:r>
      <w:r w:rsidRPr="00D548C4">
        <w:t>, 778-785 e773.</w:t>
      </w:r>
    </w:p>
    <w:p w14:paraId="7D990062" w14:textId="77777777" w:rsidR="009A3E26" w:rsidRDefault="009A3E26" w:rsidP="00D548C4">
      <w:pPr>
        <w:pStyle w:val="EndNoteBibliography"/>
        <w:spacing w:after="0"/>
      </w:pPr>
    </w:p>
    <w:p w14:paraId="510E3FFB" w14:textId="07FE49AA" w:rsidR="00D548C4" w:rsidRPr="00D548C4" w:rsidRDefault="00D548C4" w:rsidP="00D548C4">
      <w:pPr>
        <w:pStyle w:val="EndNoteBibliography"/>
        <w:spacing w:after="0"/>
      </w:pPr>
      <w:r w:rsidRPr="00D548C4">
        <w:t>Patron, M., Checchetto, V., Raffaello, A., Teardo, E., Vecellio Reane, D., Mantoan, M., Granatiero, V., Szabo, I., De Stefani, D., and Rizzuto, R. (2014). MICU1 and MICU2 finely tune the mitochondrial Ca</w:t>
      </w:r>
      <w:r w:rsidR="00070AD0" w:rsidRPr="00070AD0">
        <w:rPr>
          <w:vertAlign w:val="superscript"/>
        </w:rPr>
        <w:t>2+</w:t>
      </w:r>
      <w:r w:rsidRPr="00D548C4">
        <w:t xml:space="preserve"> uniporter by exerting opposite effects on MCU activity. Mol Cell</w:t>
      </w:r>
      <w:r w:rsidRPr="00D548C4">
        <w:rPr>
          <w:i/>
        </w:rPr>
        <w:t xml:space="preserve"> 53</w:t>
      </w:r>
      <w:r w:rsidRPr="00D548C4">
        <w:t>, 726-737.</w:t>
      </w:r>
    </w:p>
    <w:p w14:paraId="1ED18C24" w14:textId="77777777" w:rsidR="009A3E26" w:rsidRDefault="009A3E26" w:rsidP="00D548C4">
      <w:pPr>
        <w:pStyle w:val="EndNoteBibliography"/>
        <w:spacing w:after="0"/>
      </w:pPr>
    </w:p>
    <w:p w14:paraId="1AC0ED0F" w14:textId="71B09859" w:rsidR="00D548C4" w:rsidRPr="00D548C4" w:rsidRDefault="00D548C4" w:rsidP="00D548C4">
      <w:pPr>
        <w:pStyle w:val="EndNoteBibliography"/>
        <w:spacing w:after="0"/>
      </w:pPr>
      <w:r w:rsidRPr="00D548C4">
        <w:t>Phillips, C.B., Tsai, C.W., and Tsai, M.F. (2019). The conserved aspartate ring of MCU mediates MICU1 binding and regulation in the mitochondrial calcium uniporter complex. eLife</w:t>
      </w:r>
      <w:r w:rsidRPr="00D548C4">
        <w:rPr>
          <w:i/>
        </w:rPr>
        <w:t xml:space="preserve"> 8</w:t>
      </w:r>
      <w:r w:rsidRPr="00D548C4">
        <w:t>.</w:t>
      </w:r>
    </w:p>
    <w:p w14:paraId="7B053ECE" w14:textId="77777777" w:rsidR="009A3E26" w:rsidRDefault="009A3E26" w:rsidP="00D548C4">
      <w:pPr>
        <w:pStyle w:val="EndNoteBibliography"/>
        <w:spacing w:after="0"/>
      </w:pPr>
    </w:p>
    <w:p w14:paraId="4E4D1756" w14:textId="67F9F3A7" w:rsidR="00D548C4" w:rsidRPr="00D548C4" w:rsidRDefault="00D548C4" w:rsidP="00D548C4">
      <w:pPr>
        <w:pStyle w:val="EndNoteBibliography"/>
        <w:spacing w:after="0"/>
      </w:pPr>
      <w:r w:rsidRPr="00D548C4">
        <w:t>Plovanich, M., Bogorad, R.L., Sancak, Y., Kamer, K.J., Strittmatter, L., Li, A.A., Girgis, H.S., Kuchimanchi, S., De Groot, J., Speciner, L., et al. (2013). MICU2, a paralog of MICU1, resides within the mitochondrial uniporter complex to regulate calcium handling. PLoS One</w:t>
      </w:r>
      <w:r w:rsidRPr="00D548C4">
        <w:rPr>
          <w:i/>
        </w:rPr>
        <w:t xml:space="preserve"> 8</w:t>
      </w:r>
      <w:r w:rsidRPr="00D548C4">
        <w:t>, e55785.</w:t>
      </w:r>
    </w:p>
    <w:p w14:paraId="36943004" w14:textId="77777777" w:rsidR="009A3E26" w:rsidRDefault="009A3E26" w:rsidP="00D548C4">
      <w:pPr>
        <w:pStyle w:val="EndNoteBibliography"/>
      </w:pPr>
    </w:p>
    <w:p w14:paraId="14883086" w14:textId="31D54A4E" w:rsidR="00D548C4" w:rsidRPr="00D548C4" w:rsidRDefault="00D548C4" w:rsidP="00D548C4">
      <w:pPr>
        <w:pStyle w:val="EndNoteBibliography"/>
      </w:pPr>
      <w:r w:rsidRPr="00D548C4">
        <w:t>Vais, H., Mallilankaraman, K., Mak, D.D., Hoff, H., Payne, R., Tanis, J.E., and Foskett, J.K. (2016). EMRE Is a Matrix Ca</w:t>
      </w:r>
      <w:r w:rsidR="00070AD0" w:rsidRPr="00070AD0">
        <w:rPr>
          <w:vertAlign w:val="superscript"/>
        </w:rPr>
        <w:t>2+</w:t>
      </w:r>
      <w:r w:rsidRPr="00D548C4">
        <w:t xml:space="preserve"> Sensor that Governs Gatekeeping of the Mitochondrial Ca</w:t>
      </w:r>
      <w:r w:rsidR="001704F1" w:rsidRPr="00070AD0">
        <w:rPr>
          <w:vertAlign w:val="superscript"/>
        </w:rPr>
        <w:t>2+</w:t>
      </w:r>
      <w:r w:rsidRPr="00D548C4">
        <w:t xml:space="preserve"> Uniporter. Cell Rep</w:t>
      </w:r>
      <w:r w:rsidRPr="00D548C4">
        <w:rPr>
          <w:i/>
        </w:rPr>
        <w:t xml:space="preserve"> 14</w:t>
      </w:r>
      <w:r w:rsidRPr="00D548C4">
        <w:t>, 403-410.</w:t>
      </w:r>
    </w:p>
    <w:p w14:paraId="0C13AE37" w14:textId="53FC63A9" w:rsidR="00D02CDD" w:rsidRDefault="008575A2" w:rsidP="008575A2">
      <w:pPr>
        <w:pStyle w:val="EndNoteBibliography"/>
        <w:ind w:left="720" w:hanging="720"/>
      </w:pPr>
      <w:r>
        <w:fldChar w:fldCharType="end"/>
      </w:r>
    </w:p>
    <w:sectPr w:rsidR="00D02CD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ell Metabolis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pe59vavve9fkezfa7v25dpdwxtzeet2xft&quot;&gt;GeneralCollection&lt;record-ids&gt;&lt;item&gt;391&lt;/item&gt;&lt;item&gt;543&lt;/item&gt;&lt;item&gt;801&lt;/item&gt;&lt;item&gt;909&lt;/item&gt;&lt;item&gt;1715&lt;/item&gt;&lt;item&gt;2479&lt;/item&gt;&lt;item&gt;2680&lt;/item&gt;&lt;item&gt;2681&lt;/item&gt;&lt;item&gt;13884&lt;/item&gt;&lt;item&gt;14084&lt;/item&gt;&lt;/record-ids&gt;&lt;/item&gt;&lt;/Libraries&gt;"/>
  </w:docVars>
  <w:rsids>
    <w:rsidRoot w:val="008575A2"/>
    <w:rsid w:val="0006604B"/>
    <w:rsid w:val="00070AD0"/>
    <w:rsid w:val="001704F1"/>
    <w:rsid w:val="00212CF3"/>
    <w:rsid w:val="00232B0C"/>
    <w:rsid w:val="004D0006"/>
    <w:rsid w:val="004E08BD"/>
    <w:rsid w:val="005A7135"/>
    <w:rsid w:val="00686269"/>
    <w:rsid w:val="006F3EBF"/>
    <w:rsid w:val="007A47D8"/>
    <w:rsid w:val="00830C09"/>
    <w:rsid w:val="008575A2"/>
    <w:rsid w:val="009A3E26"/>
    <w:rsid w:val="009D7C25"/>
    <w:rsid w:val="00A52F1F"/>
    <w:rsid w:val="00A60A9A"/>
    <w:rsid w:val="00B16EB5"/>
    <w:rsid w:val="00D02CDD"/>
    <w:rsid w:val="00D321E4"/>
    <w:rsid w:val="00D42FAF"/>
    <w:rsid w:val="00D4647C"/>
    <w:rsid w:val="00D548C4"/>
    <w:rsid w:val="00E056B6"/>
    <w:rsid w:val="00E61C53"/>
    <w:rsid w:val="00F33856"/>
    <w:rsid w:val="00FE51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18B1C6"/>
  <w15:chartTrackingRefBased/>
  <w15:docId w15:val="{6ACE8D4C-3B6E-4DFD-A844-811818489C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575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575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575A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75A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575A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575A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4</Pages>
  <Words>1490</Words>
  <Characters>8498</Characters>
  <Application>Microsoft Office Word</Application>
  <DocSecurity>0</DocSecurity>
  <Lines>70</Lines>
  <Paragraphs>19</Paragraphs>
  <ScaleCrop>false</ScaleCrop>
  <Company/>
  <LinksUpToDate>false</LinksUpToDate>
  <CharactersWithSpaces>9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vek Garg</dc:creator>
  <cp:keywords/>
  <dc:description/>
  <cp:lastModifiedBy>Vivek Garg</cp:lastModifiedBy>
  <cp:revision>37</cp:revision>
  <dcterms:created xsi:type="dcterms:W3CDTF">2019-10-18T23:31:00Z</dcterms:created>
  <dcterms:modified xsi:type="dcterms:W3CDTF">2021-07-17T18:05:00Z</dcterms:modified>
</cp:coreProperties>
</file>